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3F37AA">
        <w:rPr>
          <w:rFonts w:ascii="Times New Roman" w:hAnsi="Times New Roman" w:cs="Times New Roman"/>
          <w:sz w:val="24"/>
        </w:rPr>
        <w:t xml:space="preserve"> (sl. 6.6)</w:t>
      </w:r>
      <w:r w:rsidR="00186694">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8"/>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9"/>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0"/>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lastRenderedPageBreak/>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7"/>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saj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8"/>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19"/>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0C1E60">
        <w:rPr>
          <w:rFonts w:ascii="Times New Roman" w:hAnsi="Times New Roman" w:cs="Times New Roman"/>
          <w:sz w:val="24"/>
          <w:szCs w:val="20"/>
        </w:rPr>
        <w:t>. Vzrok ne leži nujno v 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0B4DB7">
        <w:rPr>
          <w:rFonts w:ascii="Times New Roman" w:hAnsi="Times New Roman" w:cs="Times New Roman"/>
          <w:sz w:val="24"/>
          <w:szCs w:val="20"/>
        </w:rPr>
        <w:t xml:space="preserve">atere je nemogoče vse testirati. </w:t>
      </w:r>
      <w:r w:rsidR="0030408C">
        <w:rPr>
          <w:rFonts w:ascii="Times New Roman" w:hAnsi="Times New Roman" w:cs="Times New Roman"/>
          <w:sz w:val="24"/>
          <w:szCs w:val="20"/>
        </w:rPr>
        <w:t xml:space="preserve">Prav tako kot popravki so posodobitve majhni projekti,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bookmarkStart w:id="0" w:name="_GoBack"/>
      <w:bookmarkEnd w:id="0"/>
      <w:r w:rsidR="005B4524">
        <w:rPr>
          <w:rFonts w:ascii="Times New Roman" w:hAnsi="Times New Roman" w:cs="Times New Roman"/>
          <w:sz w:val="24"/>
          <w:szCs w:val="20"/>
        </w:rPr>
        <w:t xml:space="preserve">Igre postajajo servisno orientirane. Veliko spletnih iger </w:t>
      </w:r>
      <w:r w:rsidR="00564E81">
        <w:rPr>
          <w:rFonts w:ascii="Times New Roman" w:hAnsi="Times New Roman" w:cs="Times New Roman"/>
          <w:sz w:val="24"/>
          <w:szCs w:val="20"/>
        </w:rPr>
        <w:t xml:space="preserve"> Življenjska doba igre je odvisna od potreb ciljne publike po posodobitvah.</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lastRenderedPageBreak/>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728227" cy="4943838"/>
            <wp:effectExtent l="0" t="0" r="635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0393" cy="4945707"/>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E11AC3" w:rsidRPr="0060793C" w:rsidRDefault="00B61CF6" w:rsidP="00B61CF6">
      <w:pPr>
        <w:rPr>
          <w:rFonts w:ascii="Times New Roman" w:hAnsi="Times New Roman" w:cs="Times New Roman"/>
          <w:sz w:val="24"/>
          <w:szCs w:val="20"/>
        </w:rPr>
      </w:pPr>
      <w:r w:rsidRPr="0060793C">
        <w:rPr>
          <w:rFonts w:ascii="Times New Roman" w:hAnsi="Times New Roman" w:cs="Times New Roman"/>
          <w:sz w:val="24"/>
          <w:szCs w:val="20"/>
        </w:rPr>
        <w:t>7.5 IZBIRA ORODIJ</w:t>
      </w:r>
      <w:r w:rsidR="00E11AC3" w:rsidRPr="0060793C">
        <w:rPr>
          <w:rFonts w:ascii="Times New Roman" w:hAnsi="Times New Roman" w:cs="Times New Roman"/>
          <w:sz w:val="24"/>
          <w:szCs w:val="20"/>
        </w:rPr>
        <w:br/>
        <w:t xml:space="preserve">Stanja načrtovanje iteracije in izbira orodij omogočata uporabo agilnega modeliranja in </w:t>
      </w:r>
      <w:r w:rsidR="0039463B">
        <w:rPr>
          <w:rFonts w:ascii="Times New Roman" w:hAnsi="Times New Roman" w:cs="Times New Roman"/>
          <w:sz w:val="24"/>
          <w:szCs w:val="20"/>
        </w:rPr>
        <w:t>modelno usmerjenega inženiringa.</w:t>
      </w:r>
    </w:p>
    <w:p w:rsidR="00E146D4" w:rsidRDefault="00E146D4" w:rsidP="00B61CF6">
      <w:pPr>
        <w:rPr>
          <w:rFonts w:ascii="Times New Roman" w:hAnsi="Times New Roman" w:cs="Times New Roman"/>
          <w:sz w:val="20"/>
          <w:szCs w:val="20"/>
        </w:rPr>
      </w:pPr>
    </w:p>
    <w:p w:rsidR="00B61CF6" w:rsidRPr="008A71E9" w:rsidRDefault="00B61CF6" w:rsidP="00B61CF6">
      <w:pPr>
        <w:rPr>
          <w:rFonts w:ascii="Times New Roman" w:hAnsi="Times New Roman" w:cs="Times New Roman"/>
          <w:sz w:val="24"/>
          <w:szCs w:val="20"/>
        </w:rPr>
      </w:pPr>
    </w:p>
    <w:sectPr w:rsidR="00B61CF6" w:rsidRPr="008A71E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2063" w:rsidRDefault="00742063" w:rsidP="009A65A9">
      <w:pPr>
        <w:spacing w:after="0" w:line="240" w:lineRule="auto"/>
      </w:pPr>
      <w:r>
        <w:separator/>
      </w:r>
    </w:p>
  </w:endnote>
  <w:endnote w:type="continuationSeparator" w:id="0">
    <w:p w:rsidR="00742063" w:rsidRDefault="00742063"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2063" w:rsidRDefault="00742063" w:rsidP="009A65A9">
      <w:pPr>
        <w:spacing w:after="0" w:line="240" w:lineRule="auto"/>
      </w:pPr>
      <w:r>
        <w:separator/>
      </w:r>
    </w:p>
  </w:footnote>
  <w:footnote w:type="continuationSeparator" w:id="0">
    <w:p w:rsidR="00742063" w:rsidRDefault="00742063" w:rsidP="009A65A9">
      <w:pPr>
        <w:spacing w:after="0" w:line="240" w:lineRule="auto"/>
      </w:pPr>
      <w:r>
        <w:continuationSeparator/>
      </w:r>
    </w:p>
  </w:footnote>
  <w:footnote w:id="1">
    <w:p w:rsidR="00FB7996" w:rsidRDefault="00FB7996" w:rsidP="00D504D2">
      <w:pPr>
        <w:pStyle w:val="Sprotnaopomba-besedilo"/>
      </w:pPr>
      <w:r>
        <w:rPr>
          <w:rStyle w:val="Sprotnaopomba-sklic"/>
        </w:rPr>
        <w:footnoteRef/>
      </w:r>
      <w:r>
        <w:t xml:space="preserve"> Institute of Electrical and Electronic Engineers – IEEE.</w:t>
      </w:r>
    </w:p>
  </w:footnote>
  <w:footnote w:id="2">
    <w:p w:rsidR="00FB7996" w:rsidRDefault="00FB7996">
      <w:pPr>
        <w:pStyle w:val="Sprotnaopomba-besedilo"/>
      </w:pPr>
      <w:r>
        <w:rPr>
          <w:rStyle w:val="Sprotnaopomba-sklic"/>
        </w:rPr>
        <w:footnoteRef/>
      </w:r>
      <w:r>
        <w:t xml:space="preserve"> (angl.) User Experiece-UX.</w:t>
      </w:r>
    </w:p>
  </w:footnote>
  <w:footnote w:id="3">
    <w:p w:rsidR="00FB7996" w:rsidRDefault="00FB7996">
      <w:pPr>
        <w:pStyle w:val="Sprotnaopomba-besedilo"/>
      </w:pPr>
      <w:r>
        <w:rPr>
          <w:rStyle w:val="Sprotnaopomba-sklic"/>
        </w:rPr>
        <w:footnoteRef/>
      </w:r>
      <w:r>
        <w:t xml:space="preserve"> (angl.) Playtesting.</w:t>
      </w:r>
    </w:p>
  </w:footnote>
  <w:footnote w:id="4">
    <w:p w:rsidR="00FB7996" w:rsidRDefault="00FB7996">
      <w:pPr>
        <w:pStyle w:val="Sprotnaopomba-besedilo"/>
      </w:pPr>
      <w:r>
        <w:rPr>
          <w:rStyle w:val="Sprotnaopomba-sklic"/>
        </w:rPr>
        <w:footnoteRef/>
      </w:r>
      <w:r>
        <w:t xml:space="preserve"> 35% manjkajočih vrednosti (Nesodelovanje).</w:t>
      </w:r>
    </w:p>
  </w:footnote>
  <w:footnote w:id="5">
    <w:p w:rsidR="00FB7996" w:rsidRDefault="00FB7996">
      <w:pPr>
        <w:pStyle w:val="Sprotnaopomba-besedilo"/>
      </w:pPr>
      <w:r>
        <w:rPr>
          <w:rStyle w:val="Sprotnaopomba-sklic"/>
        </w:rPr>
        <w:footnoteRef/>
      </w:r>
      <w:r>
        <w:t xml:space="preserve"> Agile Manifesto. Manifesto for Agile Software Development.</w:t>
      </w:r>
    </w:p>
  </w:footnote>
  <w:footnote w:id="6">
    <w:p w:rsidR="00FB7996" w:rsidRDefault="00FB7996">
      <w:pPr>
        <w:pStyle w:val="Sprotnaopomba-besedilo"/>
      </w:pPr>
      <w:r>
        <w:rPr>
          <w:rStyle w:val="Sprotnaopomba-sklic"/>
        </w:rPr>
        <w:footnoteRef/>
      </w:r>
      <w:r>
        <w:t xml:space="preserve"> SoftwareEngineering – Metamodel for Development Methodologies.</w:t>
      </w:r>
    </w:p>
  </w:footnote>
  <w:footnote w:id="7">
    <w:p w:rsidR="00FB7996" w:rsidRDefault="00FB7996">
      <w:pPr>
        <w:pStyle w:val="Sprotnaopomba-besedilo"/>
      </w:pPr>
      <w:r>
        <w:rPr>
          <w:rStyle w:val="Sprotnaopomba-sklic"/>
        </w:rPr>
        <w:footnoteRef/>
      </w:r>
      <w:r>
        <w:t xml:space="preserve"> Software &amp; Systems Process Engineering Meta-Model – SPEM.</w:t>
      </w:r>
    </w:p>
  </w:footnote>
  <w:footnote w:id="8">
    <w:p w:rsidR="00FB7996" w:rsidRDefault="00FB7996">
      <w:pPr>
        <w:pStyle w:val="Sprotnaopomba-besedilo"/>
      </w:pPr>
      <w:r>
        <w:rPr>
          <w:rStyle w:val="Sprotnaopomba-sklic"/>
        </w:rPr>
        <w:footnoteRef/>
      </w:r>
      <w:r>
        <w:t xml:space="preserve"> Object Management Group – OMG.</w:t>
      </w:r>
    </w:p>
  </w:footnote>
  <w:footnote w:id="9">
    <w:p w:rsidR="00FB7996" w:rsidRDefault="00FB7996">
      <w:pPr>
        <w:pStyle w:val="Sprotnaopomba-besedilo"/>
      </w:pPr>
      <w:r>
        <w:rPr>
          <w:rStyle w:val="Sprotnaopomba-sklic"/>
        </w:rPr>
        <w:footnoteRef/>
      </w:r>
      <w:r>
        <w:t xml:space="preserve"> Meta Object Facility – MOF.</w:t>
      </w:r>
    </w:p>
  </w:footnote>
  <w:footnote w:id="10">
    <w:p w:rsidR="00FB7996" w:rsidRDefault="00FB7996" w:rsidP="007669E9">
      <w:pPr>
        <w:pStyle w:val="Sprotnaopomba-besedilo"/>
      </w:pPr>
      <w:r>
        <w:rPr>
          <w:rStyle w:val="Sprotnaopomba-sklic"/>
        </w:rPr>
        <w:footnoteRef/>
      </w:r>
      <w:r>
        <w:t xml:space="preserve"> (angl.) Domain Specific Process Meta Model – DSPMM.</w:t>
      </w:r>
    </w:p>
  </w:footnote>
  <w:footnote w:id="11">
    <w:p w:rsidR="00FB7996" w:rsidRDefault="00FB7996" w:rsidP="007669E9">
      <w:pPr>
        <w:pStyle w:val="Sprotnaopomba-besedilo"/>
      </w:pPr>
      <w:r>
        <w:rPr>
          <w:rStyle w:val="Sprotnaopomba-sklic"/>
        </w:rPr>
        <w:footnoteRef/>
      </w:r>
      <w:r>
        <w:t xml:space="preserve"> (angl.) Abstract Process Meta Model – AMM.</w:t>
      </w:r>
    </w:p>
  </w:footnote>
  <w:footnote w:id="12">
    <w:p w:rsidR="00FB7996" w:rsidRDefault="00FB7996">
      <w:pPr>
        <w:pStyle w:val="Sprotnaopomba-besedilo"/>
      </w:pPr>
      <w:r>
        <w:rPr>
          <w:rStyle w:val="Sprotnaopomba-sklic"/>
        </w:rPr>
        <w:footnoteRef/>
      </w:r>
      <w:r>
        <w:t xml:space="preserve"> Inženiring meta-metod.</w:t>
      </w:r>
    </w:p>
  </w:footnote>
  <w:footnote w:id="13">
    <w:p w:rsidR="00FB7996" w:rsidRDefault="00FB7996">
      <w:pPr>
        <w:pStyle w:val="Sprotnaopomba-besedilo"/>
      </w:pPr>
      <w:r>
        <w:rPr>
          <w:rStyle w:val="Sprotnaopomba-sklic"/>
        </w:rPr>
        <w:footnoteRef/>
      </w:r>
      <w:r>
        <w:t xml:space="preserve"> Meta-Method for Software Engineering Methods.</w:t>
      </w:r>
    </w:p>
  </w:footnote>
  <w:footnote w:id="14">
    <w:p w:rsidR="00FB7996" w:rsidRDefault="00FB7996" w:rsidP="009B4A51">
      <w:pPr>
        <w:pStyle w:val="Sprotnaopomba-besedilo"/>
      </w:pPr>
      <w:r>
        <w:rPr>
          <w:rStyle w:val="Sprotnaopomba-sklic"/>
        </w:rPr>
        <w:footnoteRef/>
      </w:r>
      <w:r>
        <w:t xml:space="preserve"> Model Driven Engineering – MDE.</w:t>
      </w:r>
    </w:p>
  </w:footnote>
  <w:footnote w:id="15">
    <w:p w:rsidR="00FB7996" w:rsidRDefault="00FB7996">
      <w:pPr>
        <w:pStyle w:val="Sprotnaopomba-besedilo"/>
      </w:pPr>
      <w:r>
        <w:rPr>
          <w:rStyle w:val="Sprotnaopomba-sklic"/>
        </w:rPr>
        <w:footnoteRef/>
      </w:r>
      <w:r>
        <w:t xml:space="preserve"> Extensible markup language – XML.</w:t>
      </w:r>
    </w:p>
  </w:footnote>
  <w:footnote w:id="16">
    <w:p w:rsidR="00FB7996" w:rsidRDefault="00FB7996">
      <w:pPr>
        <w:pStyle w:val="Sprotnaopomba-besedilo"/>
      </w:pPr>
      <w:r>
        <w:rPr>
          <w:rStyle w:val="Sprotnaopomba-sklic"/>
        </w:rPr>
        <w:footnoteRef/>
      </w:r>
      <w:r>
        <w:t xml:space="preserve"> (angl.) Proof of concept.</w:t>
      </w:r>
    </w:p>
  </w:footnote>
  <w:footnote w:id="17">
    <w:p w:rsidR="00FB7996" w:rsidRDefault="00FB7996">
      <w:pPr>
        <w:pStyle w:val="Sprotnaopomba-besedilo"/>
      </w:pPr>
      <w:r>
        <w:rPr>
          <w:rStyle w:val="Sprotnaopomba-sklic"/>
        </w:rPr>
        <w:footnoteRef/>
      </w:r>
      <w:r>
        <w:t xml:space="preserve"> QA- Quality assurance.</w:t>
      </w:r>
    </w:p>
  </w:footnote>
  <w:footnote w:id="18">
    <w:p w:rsidR="00FB7996" w:rsidRDefault="00FB7996">
      <w:pPr>
        <w:pStyle w:val="Sprotnaopomba-besedilo"/>
      </w:pPr>
      <w:r>
        <w:rPr>
          <w:rStyle w:val="Sprotnaopomba-sklic"/>
        </w:rPr>
        <w:footnoteRef/>
      </w:r>
      <w:r>
        <w:t xml:space="preserve"> Will Not Fix, pomeni, da defekt ni dovolj pomemeben.</w:t>
      </w:r>
    </w:p>
  </w:footnote>
  <w:footnote w:id="19">
    <w:p w:rsidR="00FB7996" w:rsidRDefault="00FB7996">
      <w:pPr>
        <w:pStyle w:val="Sprotnaopomba-besedilo"/>
      </w:pPr>
      <w:r>
        <w:rPr>
          <w:rStyle w:val="Sprotnaopomba-sklic"/>
        </w:rPr>
        <w:footnoteRef/>
      </w:r>
      <w:r>
        <w:t xml:space="preserve"> Not A Bug, pomeni da ni defek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10283"/>
    <w:rsid w:val="00010F7F"/>
    <w:rsid w:val="0001239E"/>
    <w:rsid w:val="0001278E"/>
    <w:rsid w:val="00012F39"/>
    <w:rsid w:val="00014498"/>
    <w:rsid w:val="00015585"/>
    <w:rsid w:val="00015E24"/>
    <w:rsid w:val="00015FCB"/>
    <w:rsid w:val="000163A9"/>
    <w:rsid w:val="000163F3"/>
    <w:rsid w:val="00017BA9"/>
    <w:rsid w:val="00017D06"/>
    <w:rsid w:val="00020147"/>
    <w:rsid w:val="00020482"/>
    <w:rsid w:val="00020967"/>
    <w:rsid w:val="00023FC2"/>
    <w:rsid w:val="00024761"/>
    <w:rsid w:val="00025DD1"/>
    <w:rsid w:val="000260FF"/>
    <w:rsid w:val="00027D69"/>
    <w:rsid w:val="00030B3C"/>
    <w:rsid w:val="00031A51"/>
    <w:rsid w:val="000320DE"/>
    <w:rsid w:val="00032E1C"/>
    <w:rsid w:val="00033726"/>
    <w:rsid w:val="00033CC8"/>
    <w:rsid w:val="00034EB1"/>
    <w:rsid w:val="00034FDB"/>
    <w:rsid w:val="00035579"/>
    <w:rsid w:val="0003579B"/>
    <w:rsid w:val="000358D4"/>
    <w:rsid w:val="0003590E"/>
    <w:rsid w:val="000360A5"/>
    <w:rsid w:val="0003795A"/>
    <w:rsid w:val="00040346"/>
    <w:rsid w:val="000408AF"/>
    <w:rsid w:val="00040C3D"/>
    <w:rsid w:val="00040D66"/>
    <w:rsid w:val="000413A6"/>
    <w:rsid w:val="00041F4E"/>
    <w:rsid w:val="00042318"/>
    <w:rsid w:val="00042C54"/>
    <w:rsid w:val="000434C3"/>
    <w:rsid w:val="00043715"/>
    <w:rsid w:val="000451B5"/>
    <w:rsid w:val="000454CA"/>
    <w:rsid w:val="000454D7"/>
    <w:rsid w:val="0004584D"/>
    <w:rsid w:val="00046B52"/>
    <w:rsid w:val="00047458"/>
    <w:rsid w:val="00047F19"/>
    <w:rsid w:val="00050273"/>
    <w:rsid w:val="00050851"/>
    <w:rsid w:val="00050A66"/>
    <w:rsid w:val="0005224F"/>
    <w:rsid w:val="000524CD"/>
    <w:rsid w:val="000528A3"/>
    <w:rsid w:val="00052EDD"/>
    <w:rsid w:val="0005457B"/>
    <w:rsid w:val="0005505B"/>
    <w:rsid w:val="00055D33"/>
    <w:rsid w:val="00055D7D"/>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630"/>
    <w:rsid w:val="000737EC"/>
    <w:rsid w:val="00076016"/>
    <w:rsid w:val="00077A39"/>
    <w:rsid w:val="00077E67"/>
    <w:rsid w:val="0008067E"/>
    <w:rsid w:val="00080B76"/>
    <w:rsid w:val="00082782"/>
    <w:rsid w:val="0008349B"/>
    <w:rsid w:val="000836E4"/>
    <w:rsid w:val="00083D93"/>
    <w:rsid w:val="00083F6E"/>
    <w:rsid w:val="000840D6"/>
    <w:rsid w:val="000849C3"/>
    <w:rsid w:val="00085312"/>
    <w:rsid w:val="0008556A"/>
    <w:rsid w:val="00086175"/>
    <w:rsid w:val="00086498"/>
    <w:rsid w:val="00086ED2"/>
    <w:rsid w:val="00087398"/>
    <w:rsid w:val="00087C05"/>
    <w:rsid w:val="000914CE"/>
    <w:rsid w:val="000915E7"/>
    <w:rsid w:val="00091808"/>
    <w:rsid w:val="00091C64"/>
    <w:rsid w:val="00092401"/>
    <w:rsid w:val="00092AE0"/>
    <w:rsid w:val="00092F62"/>
    <w:rsid w:val="00093359"/>
    <w:rsid w:val="00093BF4"/>
    <w:rsid w:val="00093C08"/>
    <w:rsid w:val="00094260"/>
    <w:rsid w:val="00094674"/>
    <w:rsid w:val="00094CBB"/>
    <w:rsid w:val="00096B8C"/>
    <w:rsid w:val="00096D7E"/>
    <w:rsid w:val="000973C1"/>
    <w:rsid w:val="000A031D"/>
    <w:rsid w:val="000A16B1"/>
    <w:rsid w:val="000A18F5"/>
    <w:rsid w:val="000A33BD"/>
    <w:rsid w:val="000A357E"/>
    <w:rsid w:val="000A4687"/>
    <w:rsid w:val="000A48CB"/>
    <w:rsid w:val="000A5E9D"/>
    <w:rsid w:val="000A613A"/>
    <w:rsid w:val="000A63BF"/>
    <w:rsid w:val="000A725A"/>
    <w:rsid w:val="000A763B"/>
    <w:rsid w:val="000A7BC2"/>
    <w:rsid w:val="000B021C"/>
    <w:rsid w:val="000B0BB7"/>
    <w:rsid w:val="000B1483"/>
    <w:rsid w:val="000B14E3"/>
    <w:rsid w:val="000B2409"/>
    <w:rsid w:val="000B2E22"/>
    <w:rsid w:val="000B3130"/>
    <w:rsid w:val="000B4DB7"/>
    <w:rsid w:val="000B60FF"/>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5594"/>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5BFB"/>
    <w:rsid w:val="000D5DF6"/>
    <w:rsid w:val="000D6084"/>
    <w:rsid w:val="000D79A1"/>
    <w:rsid w:val="000D7B49"/>
    <w:rsid w:val="000D7F0A"/>
    <w:rsid w:val="000E00C8"/>
    <w:rsid w:val="000E1203"/>
    <w:rsid w:val="000E22B0"/>
    <w:rsid w:val="000E3639"/>
    <w:rsid w:val="000E37DF"/>
    <w:rsid w:val="000E3946"/>
    <w:rsid w:val="000E3E2B"/>
    <w:rsid w:val="000E4530"/>
    <w:rsid w:val="000E4679"/>
    <w:rsid w:val="000E6755"/>
    <w:rsid w:val="000E73A4"/>
    <w:rsid w:val="000E7F47"/>
    <w:rsid w:val="000E7FF1"/>
    <w:rsid w:val="000F004E"/>
    <w:rsid w:val="000F0693"/>
    <w:rsid w:val="000F22CF"/>
    <w:rsid w:val="000F37C5"/>
    <w:rsid w:val="000F3B1C"/>
    <w:rsid w:val="000F4769"/>
    <w:rsid w:val="000F4AE6"/>
    <w:rsid w:val="000F4F0C"/>
    <w:rsid w:val="000F7986"/>
    <w:rsid w:val="0010105A"/>
    <w:rsid w:val="00101D0F"/>
    <w:rsid w:val="00101D78"/>
    <w:rsid w:val="00102E72"/>
    <w:rsid w:val="00103018"/>
    <w:rsid w:val="0010349B"/>
    <w:rsid w:val="00104643"/>
    <w:rsid w:val="00104E7E"/>
    <w:rsid w:val="00105073"/>
    <w:rsid w:val="00105648"/>
    <w:rsid w:val="001062CA"/>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4FAF"/>
    <w:rsid w:val="001255B7"/>
    <w:rsid w:val="001255E5"/>
    <w:rsid w:val="00126B0A"/>
    <w:rsid w:val="001277A0"/>
    <w:rsid w:val="0012799E"/>
    <w:rsid w:val="0013053A"/>
    <w:rsid w:val="001311CD"/>
    <w:rsid w:val="00131578"/>
    <w:rsid w:val="0013218D"/>
    <w:rsid w:val="00133F7F"/>
    <w:rsid w:val="00134620"/>
    <w:rsid w:val="00135EE2"/>
    <w:rsid w:val="00137CAA"/>
    <w:rsid w:val="00140CF0"/>
    <w:rsid w:val="00141AB9"/>
    <w:rsid w:val="00141BA0"/>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4202"/>
    <w:rsid w:val="00154D69"/>
    <w:rsid w:val="00156051"/>
    <w:rsid w:val="001565FC"/>
    <w:rsid w:val="00157132"/>
    <w:rsid w:val="00157768"/>
    <w:rsid w:val="001606D8"/>
    <w:rsid w:val="00160805"/>
    <w:rsid w:val="00160B6A"/>
    <w:rsid w:val="00160F07"/>
    <w:rsid w:val="00161679"/>
    <w:rsid w:val="00161BA3"/>
    <w:rsid w:val="00161F5D"/>
    <w:rsid w:val="00163174"/>
    <w:rsid w:val="001641E1"/>
    <w:rsid w:val="001642D0"/>
    <w:rsid w:val="001655B1"/>
    <w:rsid w:val="00165851"/>
    <w:rsid w:val="00165AB2"/>
    <w:rsid w:val="00165D0E"/>
    <w:rsid w:val="00166AD6"/>
    <w:rsid w:val="0017055B"/>
    <w:rsid w:val="00170B7F"/>
    <w:rsid w:val="00171677"/>
    <w:rsid w:val="00171715"/>
    <w:rsid w:val="001724B4"/>
    <w:rsid w:val="00174251"/>
    <w:rsid w:val="00174460"/>
    <w:rsid w:val="00174B27"/>
    <w:rsid w:val="0017573B"/>
    <w:rsid w:val="0017606D"/>
    <w:rsid w:val="00176AE2"/>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B6"/>
    <w:rsid w:val="001A6FD6"/>
    <w:rsid w:val="001A7099"/>
    <w:rsid w:val="001A73E7"/>
    <w:rsid w:val="001A7408"/>
    <w:rsid w:val="001B1F29"/>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F0E95"/>
    <w:rsid w:val="001F1011"/>
    <w:rsid w:val="001F171D"/>
    <w:rsid w:val="001F17BB"/>
    <w:rsid w:val="001F18C1"/>
    <w:rsid w:val="001F19EC"/>
    <w:rsid w:val="001F1A5E"/>
    <w:rsid w:val="001F2457"/>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BFF"/>
    <w:rsid w:val="00210ED3"/>
    <w:rsid w:val="00210FB8"/>
    <w:rsid w:val="002111EC"/>
    <w:rsid w:val="002114C4"/>
    <w:rsid w:val="00211579"/>
    <w:rsid w:val="0021157C"/>
    <w:rsid w:val="00211707"/>
    <w:rsid w:val="0021188D"/>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486E"/>
    <w:rsid w:val="00234E20"/>
    <w:rsid w:val="002357A5"/>
    <w:rsid w:val="00237232"/>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35C"/>
    <w:rsid w:val="00270432"/>
    <w:rsid w:val="00270683"/>
    <w:rsid w:val="0027075A"/>
    <w:rsid w:val="00270CE7"/>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B94"/>
    <w:rsid w:val="002B2151"/>
    <w:rsid w:val="002B270D"/>
    <w:rsid w:val="002B2AB8"/>
    <w:rsid w:val="002B2F38"/>
    <w:rsid w:val="002B33F4"/>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45D2"/>
    <w:rsid w:val="002D4AEF"/>
    <w:rsid w:val="002D64F9"/>
    <w:rsid w:val="002D7252"/>
    <w:rsid w:val="002D77F2"/>
    <w:rsid w:val="002D79AE"/>
    <w:rsid w:val="002E0BFE"/>
    <w:rsid w:val="002E1207"/>
    <w:rsid w:val="002E1631"/>
    <w:rsid w:val="002E1DEC"/>
    <w:rsid w:val="002E2588"/>
    <w:rsid w:val="002E3E61"/>
    <w:rsid w:val="002E45DE"/>
    <w:rsid w:val="002E466F"/>
    <w:rsid w:val="002E730C"/>
    <w:rsid w:val="002E7500"/>
    <w:rsid w:val="002E7B39"/>
    <w:rsid w:val="002F0143"/>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20B6"/>
    <w:rsid w:val="00322454"/>
    <w:rsid w:val="00322865"/>
    <w:rsid w:val="0032342F"/>
    <w:rsid w:val="003240B3"/>
    <w:rsid w:val="003249AF"/>
    <w:rsid w:val="00324A03"/>
    <w:rsid w:val="003256DA"/>
    <w:rsid w:val="003257CA"/>
    <w:rsid w:val="00325B90"/>
    <w:rsid w:val="00326AEE"/>
    <w:rsid w:val="00326DA1"/>
    <w:rsid w:val="00327239"/>
    <w:rsid w:val="00327277"/>
    <w:rsid w:val="00330663"/>
    <w:rsid w:val="00330A12"/>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9CF"/>
    <w:rsid w:val="00360FA4"/>
    <w:rsid w:val="00361AF6"/>
    <w:rsid w:val="00361D50"/>
    <w:rsid w:val="00361E19"/>
    <w:rsid w:val="00361FE9"/>
    <w:rsid w:val="0036267E"/>
    <w:rsid w:val="0036288A"/>
    <w:rsid w:val="00362E6F"/>
    <w:rsid w:val="003634A8"/>
    <w:rsid w:val="003649AA"/>
    <w:rsid w:val="00365547"/>
    <w:rsid w:val="00365E64"/>
    <w:rsid w:val="00366082"/>
    <w:rsid w:val="00366BAC"/>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519"/>
    <w:rsid w:val="0038703B"/>
    <w:rsid w:val="00387C01"/>
    <w:rsid w:val="003913B0"/>
    <w:rsid w:val="003917A5"/>
    <w:rsid w:val="003920AC"/>
    <w:rsid w:val="00392B28"/>
    <w:rsid w:val="00392B75"/>
    <w:rsid w:val="00392D53"/>
    <w:rsid w:val="0039320B"/>
    <w:rsid w:val="00393460"/>
    <w:rsid w:val="0039463B"/>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AF9"/>
    <w:rsid w:val="003A2F88"/>
    <w:rsid w:val="003A2FEA"/>
    <w:rsid w:val="003A3154"/>
    <w:rsid w:val="003A32A3"/>
    <w:rsid w:val="003A336F"/>
    <w:rsid w:val="003A3B0A"/>
    <w:rsid w:val="003A4189"/>
    <w:rsid w:val="003A4C0A"/>
    <w:rsid w:val="003A5118"/>
    <w:rsid w:val="003A5E49"/>
    <w:rsid w:val="003A679B"/>
    <w:rsid w:val="003A686D"/>
    <w:rsid w:val="003A6978"/>
    <w:rsid w:val="003A7C1F"/>
    <w:rsid w:val="003A7C79"/>
    <w:rsid w:val="003A7F56"/>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9F3"/>
    <w:rsid w:val="003E63A1"/>
    <w:rsid w:val="003E63DC"/>
    <w:rsid w:val="003E6619"/>
    <w:rsid w:val="003E715C"/>
    <w:rsid w:val="003E72C3"/>
    <w:rsid w:val="003E73D7"/>
    <w:rsid w:val="003E741F"/>
    <w:rsid w:val="003F0564"/>
    <w:rsid w:val="003F0E9B"/>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5894"/>
    <w:rsid w:val="0041626B"/>
    <w:rsid w:val="0041638D"/>
    <w:rsid w:val="00416873"/>
    <w:rsid w:val="004171D5"/>
    <w:rsid w:val="004178E0"/>
    <w:rsid w:val="004179B6"/>
    <w:rsid w:val="00417D48"/>
    <w:rsid w:val="00422C1A"/>
    <w:rsid w:val="0042302F"/>
    <w:rsid w:val="00423114"/>
    <w:rsid w:val="00423629"/>
    <w:rsid w:val="00423C39"/>
    <w:rsid w:val="004243B4"/>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470"/>
    <w:rsid w:val="00455809"/>
    <w:rsid w:val="00455E46"/>
    <w:rsid w:val="004564A9"/>
    <w:rsid w:val="00456D53"/>
    <w:rsid w:val="00456DF3"/>
    <w:rsid w:val="004575E0"/>
    <w:rsid w:val="00457CD4"/>
    <w:rsid w:val="00462374"/>
    <w:rsid w:val="00463A17"/>
    <w:rsid w:val="00463B3C"/>
    <w:rsid w:val="00463B4E"/>
    <w:rsid w:val="00463EB3"/>
    <w:rsid w:val="00464937"/>
    <w:rsid w:val="00464C7A"/>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CFF"/>
    <w:rsid w:val="0047640E"/>
    <w:rsid w:val="0047676A"/>
    <w:rsid w:val="0048069E"/>
    <w:rsid w:val="00481C67"/>
    <w:rsid w:val="00481CD0"/>
    <w:rsid w:val="00482F0A"/>
    <w:rsid w:val="00483599"/>
    <w:rsid w:val="0048470A"/>
    <w:rsid w:val="00484F24"/>
    <w:rsid w:val="00485353"/>
    <w:rsid w:val="004856C0"/>
    <w:rsid w:val="00485BC7"/>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966"/>
    <w:rsid w:val="004A4B5D"/>
    <w:rsid w:val="004A5C4A"/>
    <w:rsid w:val="004A6219"/>
    <w:rsid w:val="004A65DB"/>
    <w:rsid w:val="004A7BAC"/>
    <w:rsid w:val="004A7CB4"/>
    <w:rsid w:val="004B06E9"/>
    <w:rsid w:val="004B0D99"/>
    <w:rsid w:val="004B1F7A"/>
    <w:rsid w:val="004B20C0"/>
    <w:rsid w:val="004B226E"/>
    <w:rsid w:val="004B2DD4"/>
    <w:rsid w:val="004B2DE2"/>
    <w:rsid w:val="004B3681"/>
    <w:rsid w:val="004B460A"/>
    <w:rsid w:val="004B50D0"/>
    <w:rsid w:val="004B6164"/>
    <w:rsid w:val="004B672C"/>
    <w:rsid w:val="004B6C89"/>
    <w:rsid w:val="004B791C"/>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A88"/>
    <w:rsid w:val="004C6601"/>
    <w:rsid w:val="004C6985"/>
    <w:rsid w:val="004C7E1C"/>
    <w:rsid w:val="004C7F43"/>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8A1"/>
    <w:rsid w:val="00501F7E"/>
    <w:rsid w:val="0050412C"/>
    <w:rsid w:val="00504989"/>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D4C"/>
    <w:rsid w:val="005151FA"/>
    <w:rsid w:val="0051546D"/>
    <w:rsid w:val="005154B8"/>
    <w:rsid w:val="00515964"/>
    <w:rsid w:val="005159BF"/>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8B"/>
    <w:rsid w:val="00526EFF"/>
    <w:rsid w:val="00527D91"/>
    <w:rsid w:val="00530155"/>
    <w:rsid w:val="005302DF"/>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40516"/>
    <w:rsid w:val="00540E67"/>
    <w:rsid w:val="00541CF8"/>
    <w:rsid w:val="005427FB"/>
    <w:rsid w:val="00542E87"/>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C48"/>
    <w:rsid w:val="00552E67"/>
    <w:rsid w:val="00552F78"/>
    <w:rsid w:val="005530AA"/>
    <w:rsid w:val="005533BB"/>
    <w:rsid w:val="005536EE"/>
    <w:rsid w:val="00553DCD"/>
    <w:rsid w:val="00555E7F"/>
    <w:rsid w:val="0055657A"/>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80204"/>
    <w:rsid w:val="0058069B"/>
    <w:rsid w:val="00580BB0"/>
    <w:rsid w:val="00580D68"/>
    <w:rsid w:val="00580FB2"/>
    <w:rsid w:val="00581E93"/>
    <w:rsid w:val="00582203"/>
    <w:rsid w:val="00582423"/>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3E43"/>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453B"/>
    <w:rsid w:val="005A4DFE"/>
    <w:rsid w:val="005A4F07"/>
    <w:rsid w:val="005A6044"/>
    <w:rsid w:val="005A7D6E"/>
    <w:rsid w:val="005A7DEE"/>
    <w:rsid w:val="005B1F35"/>
    <w:rsid w:val="005B202C"/>
    <w:rsid w:val="005B295A"/>
    <w:rsid w:val="005B35AC"/>
    <w:rsid w:val="005B3704"/>
    <w:rsid w:val="005B37CE"/>
    <w:rsid w:val="005B4517"/>
    <w:rsid w:val="005B4524"/>
    <w:rsid w:val="005B55E7"/>
    <w:rsid w:val="005B60FC"/>
    <w:rsid w:val="005B61F9"/>
    <w:rsid w:val="005B654A"/>
    <w:rsid w:val="005B6AA2"/>
    <w:rsid w:val="005B6D47"/>
    <w:rsid w:val="005C0153"/>
    <w:rsid w:val="005C1972"/>
    <w:rsid w:val="005C23D3"/>
    <w:rsid w:val="005C24B4"/>
    <w:rsid w:val="005C2811"/>
    <w:rsid w:val="005C2F33"/>
    <w:rsid w:val="005C320F"/>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C70"/>
    <w:rsid w:val="005D6D65"/>
    <w:rsid w:val="005D754A"/>
    <w:rsid w:val="005E0B45"/>
    <w:rsid w:val="005E1838"/>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85D"/>
    <w:rsid w:val="0060793C"/>
    <w:rsid w:val="0061021D"/>
    <w:rsid w:val="00610826"/>
    <w:rsid w:val="00610D50"/>
    <w:rsid w:val="0061178C"/>
    <w:rsid w:val="006130FC"/>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344"/>
    <w:rsid w:val="00627C31"/>
    <w:rsid w:val="00630561"/>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5C79"/>
    <w:rsid w:val="00656722"/>
    <w:rsid w:val="0065781E"/>
    <w:rsid w:val="00657A97"/>
    <w:rsid w:val="00657AD6"/>
    <w:rsid w:val="00657C15"/>
    <w:rsid w:val="00657E29"/>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84E"/>
    <w:rsid w:val="00694DE7"/>
    <w:rsid w:val="006952D5"/>
    <w:rsid w:val="006954B3"/>
    <w:rsid w:val="006975FC"/>
    <w:rsid w:val="00697D6A"/>
    <w:rsid w:val="00697E3C"/>
    <w:rsid w:val="006A1917"/>
    <w:rsid w:val="006A1C25"/>
    <w:rsid w:val="006A2BF8"/>
    <w:rsid w:val="006A2F62"/>
    <w:rsid w:val="006A32C0"/>
    <w:rsid w:val="006A3E29"/>
    <w:rsid w:val="006A4917"/>
    <w:rsid w:val="006A4DEE"/>
    <w:rsid w:val="006A5C28"/>
    <w:rsid w:val="006A6B81"/>
    <w:rsid w:val="006B0AA5"/>
    <w:rsid w:val="006B242C"/>
    <w:rsid w:val="006B30B3"/>
    <w:rsid w:val="006B35C3"/>
    <w:rsid w:val="006B35FF"/>
    <w:rsid w:val="006B4803"/>
    <w:rsid w:val="006B536D"/>
    <w:rsid w:val="006B578F"/>
    <w:rsid w:val="006B6CAE"/>
    <w:rsid w:val="006B6CD0"/>
    <w:rsid w:val="006B6DB9"/>
    <w:rsid w:val="006B709E"/>
    <w:rsid w:val="006B760C"/>
    <w:rsid w:val="006B78EB"/>
    <w:rsid w:val="006B7C12"/>
    <w:rsid w:val="006B7C75"/>
    <w:rsid w:val="006C0484"/>
    <w:rsid w:val="006C0516"/>
    <w:rsid w:val="006C1ED2"/>
    <w:rsid w:val="006C3B99"/>
    <w:rsid w:val="006C49AD"/>
    <w:rsid w:val="006C49C1"/>
    <w:rsid w:val="006C4E21"/>
    <w:rsid w:val="006C79B4"/>
    <w:rsid w:val="006D0725"/>
    <w:rsid w:val="006D098E"/>
    <w:rsid w:val="006D0A82"/>
    <w:rsid w:val="006D1B29"/>
    <w:rsid w:val="006D3221"/>
    <w:rsid w:val="006D4838"/>
    <w:rsid w:val="006D672F"/>
    <w:rsid w:val="006D6989"/>
    <w:rsid w:val="006D72A3"/>
    <w:rsid w:val="006D732D"/>
    <w:rsid w:val="006D7E78"/>
    <w:rsid w:val="006E0438"/>
    <w:rsid w:val="006E0476"/>
    <w:rsid w:val="006E0A84"/>
    <w:rsid w:val="006E0C4E"/>
    <w:rsid w:val="006E0C93"/>
    <w:rsid w:val="006E0EC6"/>
    <w:rsid w:val="006E1013"/>
    <w:rsid w:val="006E182F"/>
    <w:rsid w:val="006E18EF"/>
    <w:rsid w:val="006E2BD7"/>
    <w:rsid w:val="006E2F11"/>
    <w:rsid w:val="006E38E6"/>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6126"/>
    <w:rsid w:val="006F6F58"/>
    <w:rsid w:val="006F7309"/>
    <w:rsid w:val="006F7525"/>
    <w:rsid w:val="006F7B81"/>
    <w:rsid w:val="00700420"/>
    <w:rsid w:val="0070053F"/>
    <w:rsid w:val="00701367"/>
    <w:rsid w:val="00701B93"/>
    <w:rsid w:val="007024AC"/>
    <w:rsid w:val="0070256F"/>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89E"/>
    <w:rsid w:val="00716DAF"/>
    <w:rsid w:val="00717E00"/>
    <w:rsid w:val="00720EE1"/>
    <w:rsid w:val="00720F16"/>
    <w:rsid w:val="0072358D"/>
    <w:rsid w:val="00724B8C"/>
    <w:rsid w:val="00725562"/>
    <w:rsid w:val="00725586"/>
    <w:rsid w:val="0072623A"/>
    <w:rsid w:val="00726662"/>
    <w:rsid w:val="00726D45"/>
    <w:rsid w:val="007271FE"/>
    <w:rsid w:val="00727CFC"/>
    <w:rsid w:val="00727D93"/>
    <w:rsid w:val="0073046E"/>
    <w:rsid w:val="007308DB"/>
    <w:rsid w:val="00731577"/>
    <w:rsid w:val="007318BE"/>
    <w:rsid w:val="00731D70"/>
    <w:rsid w:val="0073220D"/>
    <w:rsid w:val="00732C9B"/>
    <w:rsid w:val="007337FF"/>
    <w:rsid w:val="007347F5"/>
    <w:rsid w:val="00735257"/>
    <w:rsid w:val="007372B4"/>
    <w:rsid w:val="00740B76"/>
    <w:rsid w:val="007412DD"/>
    <w:rsid w:val="00741724"/>
    <w:rsid w:val="00741B55"/>
    <w:rsid w:val="00742063"/>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A05C5"/>
    <w:rsid w:val="007A0CFE"/>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72"/>
    <w:rsid w:val="007B6DE1"/>
    <w:rsid w:val="007B6EE6"/>
    <w:rsid w:val="007B714D"/>
    <w:rsid w:val="007C09BC"/>
    <w:rsid w:val="007C0B85"/>
    <w:rsid w:val="007C5B06"/>
    <w:rsid w:val="007C5EB2"/>
    <w:rsid w:val="007C7EFB"/>
    <w:rsid w:val="007C7F06"/>
    <w:rsid w:val="007D0FF2"/>
    <w:rsid w:val="007D1146"/>
    <w:rsid w:val="007D1599"/>
    <w:rsid w:val="007D16BE"/>
    <w:rsid w:val="007D35A4"/>
    <w:rsid w:val="007D395B"/>
    <w:rsid w:val="007D3FCE"/>
    <w:rsid w:val="007D44B2"/>
    <w:rsid w:val="007D47CD"/>
    <w:rsid w:val="007D4A5A"/>
    <w:rsid w:val="007D7FCB"/>
    <w:rsid w:val="007E0C76"/>
    <w:rsid w:val="007E1297"/>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15E7"/>
    <w:rsid w:val="007F16C4"/>
    <w:rsid w:val="007F1DA6"/>
    <w:rsid w:val="007F38E5"/>
    <w:rsid w:val="007F3F97"/>
    <w:rsid w:val="007F4174"/>
    <w:rsid w:val="007F6A04"/>
    <w:rsid w:val="007F6AF0"/>
    <w:rsid w:val="007F6D9C"/>
    <w:rsid w:val="007F79A8"/>
    <w:rsid w:val="00800A4A"/>
    <w:rsid w:val="00802046"/>
    <w:rsid w:val="00805719"/>
    <w:rsid w:val="008057D6"/>
    <w:rsid w:val="00805D82"/>
    <w:rsid w:val="0080607A"/>
    <w:rsid w:val="00806491"/>
    <w:rsid w:val="0080680B"/>
    <w:rsid w:val="00806FD5"/>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2757C"/>
    <w:rsid w:val="00830272"/>
    <w:rsid w:val="00830607"/>
    <w:rsid w:val="008317E4"/>
    <w:rsid w:val="008325D8"/>
    <w:rsid w:val="008327E7"/>
    <w:rsid w:val="00833691"/>
    <w:rsid w:val="00833975"/>
    <w:rsid w:val="008339E5"/>
    <w:rsid w:val="00834532"/>
    <w:rsid w:val="00834A7B"/>
    <w:rsid w:val="00834CDC"/>
    <w:rsid w:val="00834E73"/>
    <w:rsid w:val="0083524A"/>
    <w:rsid w:val="008352E7"/>
    <w:rsid w:val="00835494"/>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A72"/>
    <w:rsid w:val="008550BF"/>
    <w:rsid w:val="008557A5"/>
    <w:rsid w:val="008563A5"/>
    <w:rsid w:val="00860A0C"/>
    <w:rsid w:val="00860AA7"/>
    <w:rsid w:val="00860BC2"/>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718E"/>
    <w:rsid w:val="00867740"/>
    <w:rsid w:val="00867854"/>
    <w:rsid w:val="00867DCF"/>
    <w:rsid w:val="008701B8"/>
    <w:rsid w:val="00870450"/>
    <w:rsid w:val="00870A98"/>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2AC"/>
    <w:rsid w:val="008A5B7C"/>
    <w:rsid w:val="008A5F2B"/>
    <w:rsid w:val="008A6106"/>
    <w:rsid w:val="008A6500"/>
    <w:rsid w:val="008A694B"/>
    <w:rsid w:val="008A71E9"/>
    <w:rsid w:val="008A7578"/>
    <w:rsid w:val="008B0483"/>
    <w:rsid w:val="008B0896"/>
    <w:rsid w:val="008B1FB4"/>
    <w:rsid w:val="008B242F"/>
    <w:rsid w:val="008B26B9"/>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376B"/>
    <w:rsid w:val="008D38DE"/>
    <w:rsid w:val="008D60B0"/>
    <w:rsid w:val="008D618A"/>
    <w:rsid w:val="008D664E"/>
    <w:rsid w:val="008D6667"/>
    <w:rsid w:val="008D6707"/>
    <w:rsid w:val="008E0BA8"/>
    <w:rsid w:val="008E0EBF"/>
    <w:rsid w:val="008E0F48"/>
    <w:rsid w:val="008E1844"/>
    <w:rsid w:val="008E1C32"/>
    <w:rsid w:val="008E1EEB"/>
    <w:rsid w:val="008E20F6"/>
    <w:rsid w:val="008E2791"/>
    <w:rsid w:val="008E2B76"/>
    <w:rsid w:val="008E2C66"/>
    <w:rsid w:val="008E3544"/>
    <w:rsid w:val="008E3A0D"/>
    <w:rsid w:val="008E3B04"/>
    <w:rsid w:val="008E41EF"/>
    <w:rsid w:val="008E5270"/>
    <w:rsid w:val="008E5E4B"/>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8E2"/>
    <w:rsid w:val="0091198B"/>
    <w:rsid w:val="009119F0"/>
    <w:rsid w:val="00911F6F"/>
    <w:rsid w:val="009125E1"/>
    <w:rsid w:val="00913EAD"/>
    <w:rsid w:val="00914A31"/>
    <w:rsid w:val="0091550B"/>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821"/>
    <w:rsid w:val="00936D1F"/>
    <w:rsid w:val="009370E5"/>
    <w:rsid w:val="00940EB7"/>
    <w:rsid w:val="009416F6"/>
    <w:rsid w:val="0094334C"/>
    <w:rsid w:val="00943AB7"/>
    <w:rsid w:val="009440BF"/>
    <w:rsid w:val="0094435A"/>
    <w:rsid w:val="00944449"/>
    <w:rsid w:val="00944697"/>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9A4"/>
    <w:rsid w:val="00953DB4"/>
    <w:rsid w:val="00954170"/>
    <w:rsid w:val="00955221"/>
    <w:rsid w:val="00955474"/>
    <w:rsid w:val="00955B88"/>
    <w:rsid w:val="009560AA"/>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B0F"/>
    <w:rsid w:val="00970063"/>
    <w:rsid w:val="009701A2"/>
    <w:rsid w:val="00970494"/>
    <w:rsid w:val="00970B2A"/>
    <w:rsid w:val="00971765"/>
    <w:rsid w:val="00971A50"/>
    <w:rsid w:val="009721D2"/>
    <w:rsid w:val="009725E0"/>
    <w:rsid w:val="00972AB6"/>
    <w:rsid w:val="00973A12"/>
    <w:rsid w:val="00973FEE"/>
    <w:rsid w:val="00974C7C"/>
    <w:rsid w:val="00974E75"/>
    <w:rsid w:val="0097522D"/>
    <w:rsid w:val="00975AF0"/>
    <w:rsid w:val="00975DBE"/>
    <w:rsid w:val="009764BA"/>
    <w:rsid w:val="00976B8E"/>
    <w:rsid w:val="00977D61"/>
    <w:rsid w:val="00980419"/>
    <w:rsid w:val="0098119A"/>
    <w:rsid w:val="0098170E"/>
    <w:rsid w:val="00981F17"/>
    <w:rsid w:val="0098283D"/>
    <w:rsid w:val="00982D23"/>
    <w:rsid w:val="009844FA"/>
    <w:rsid w:val="00984A85"/>
    <w:rsid w:val="00985258"/>
    <w:rsid w:val="0098574D"/>
    <w:rsid w:val="00985C43"/>
    <w:rsid w:val="00985E01"/>
    <w:rsid w:val="00986DF3"/>
    <w:rsid w:val="00986EA9"/>
    <w:rsid w:val="00987433"/>
    <w:rsid w:val="009874DD"/>
    <w:rsid w:val="0098790D"/>
    <w:rsid w:val="0099041E"/>
    <w:rsid w:val="009907C3"/>
    <w:rsid w:val="0099085F"/>
    <w:rsid w:val="00990C2F"/>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CA4"/>
    <w:rsid w:val="009B441B"/>
    <w:rsid w:val="009B4A51"/>
    <w:rsid w:val="009B4D94"/>
    <w:rsid w:val="009B53DD"/>
    <w:rsid w:val="009B5AC9"/>
    <w:rsid w:val="009B6D87"/>
    <w:rsid w:val="009C0C9C"/>
    <w:rsid w:val="009C0E47"/>
    <w:rsid w:val="009C1A6A"/>
    <w:rsid w:val="009C2A5E"/>
    <w:rsid w:val="009C3017"/>
    <w:rsid w:val="009C36BE"/>
    <w:rsid w:val="009C6326"/>
    <w:rsid w:val="009C638A"/>
    <w:rsid w:val="009C6C97"/>
    <w:rsid w:val="009C7B02"/>
    <w:rsid w:val="009D0A66"/>
    <w:rsid w:val="009D14AB"/>
    <w:rsid w:val="009D175B"/>
    <w:rsid w:val="009D2284"/>
    <w:rsid w:val="009D30D1"/>
    <w:rsid w:val="009D3703"/>
    <w:rsid w:val="009D4A48"/>
    <w:rsid w:val="009D54F7"/>
    <w:rsid w:val="009D6011"/>
    <w:rsid w:val="009D6CA1"/>
    <w:rsid w:val="009D7E5F"/>
    <w:rsid w:val="009E0741"/>
    <w:rsid w:val="009E120E"/>
    <w:rsid w:val="009E17A1"/>
    <w:rsid w:val="009E2063"/>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5009"/>
    <w:rsid w:val="009F5761"/>
    <w:rsid w:val="009F5BA1"/>
    <w:rsid w:val="009F6793"/>
    <w:rsid w:val="009F7071"/>
    <w:rsid w:val="009F734C"/>
    <w:rsid w:val="00A0076C"/>
    <w:rsid w:val="00A00EC3"/>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F5B"/>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181E"/>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4C2C"/>
    <w:rsid w:val="00A5500E"/>
    <w:rsid w:val="00A552D8"/>
    <w:rsid w:val="00A557AD"/>
    <w:rsid w:val="00A5632F"/>
    <w:rsid w:val="00A5647C"/>
    <w:rsid w:val="00A56604"/>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65B"/>
    <w:rsid w:val="00A7473C"/>
    <w:rsid w:val="00A7498A"/>
    <w:rsid w:val="00A74F7F"/>
    <w:rsid w:val="00A761CC"/>
    <w:rsid w:val="00A76CA2"/>
    <w:rsid w:val="00A77220"/>
    <w:rsid w:val="00A773B1"/>
    <w:rsid w:val="00A7753E"/>
    <w:rsid w:val="00A80589"/>
    <w:rsid w:val="00A8066A"/>
    <w:rsid w:val="00A82264"/>
    <w:rsid w:val="00A825BE"/>
    <w:rsid w:val="00A82677"/>
    <w:rsid w:val="00A82921"/>
    <w:rsid w:val="00A83CFE"/>
    <w:rsid w:val="00A840DC"/>
    <w:rsid w:val="00A8487F"/>
    <w:rsid w:val="00A8566E"/>
    <w:rsid w:val="00A86149"/>
    <w:rsid w:val="00A86CF5"/>
    <w:rsid w:val="00A878B9"/>
    <w:rsid w:val="00A878F3"/>
    <w:rsid w:val="00A87BFC"/>
    <w:rsid w:val="00A9010E"/>
    <w:rsid w:val="00A90694"/>
    <w:rsid w:val="00A91410"/>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A3"/>
    <w:rsid w:val="00AB5695"/>
    <w:rsid w:val="00AB5DF7"/>
    <w:rsid w:val="00AB669E"/>
    <w:rsid w:val="00AB7AB4"/>
    <w:rsid w:val="00AB7B9B"/>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2CE4"/>
    <w:rsid w:val="00AE2D19"/>
    <w:rsid w:val="00AE2D9B"/>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4F61"/>
    <w:rsid w:val="00B066A5"/>
    <w:rsid w:val="00B06DBA"/>
    <w:rsid w:val="00B10419"/>
    <w:rsid w:val="00B107DF"/>
    <w:rsid w:val="00B11C65"/>
    <w:rsid w:val="00B12FEA"/>
    <w:rsid w:val="00B131EE"/>
    <w:rsid w:val="00B14CD5"/>
    <w:rsid w:val="00B14DE7"/>
    <w:rsid w:val="00B15AA2"/>
    <w:rsid w:val="00B16DE7"/>
    <w:rsid w:val="00B16EEE"/>
    <w:rsid w:val="00B1788C"/>
    <w:rsid w:val="00B17B3B"/>
    <w:rsid w:val="00B17C30"/>
    <w:rsid w:val="00B22A76"/>
    <w:rsid w:val="00B2317B"/>
    <w:rsid w:val="00B24435"/>
    <w:rsid w:val="00B26A56"/>
    <w:rsid w:val="00B26FB9"/>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0602"/>
    <w:rsid w:val="00B925A0"/>
    <w:rsid w:val="00B92FF8"/>
    <w:rsid w:val="00B93C01"/>
    <w:rsid w:val="00B93C75"/>
    <w:rsid w:val="00B948A7"/>
    <w:rsid w:val="00B9532B"/>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880"/>
    <w:rsid w:val="00BF0DB4"/>
    <w:rsid w:val="00BF1B45"/>
    <w:rsid w:val="00BF1CC0"/>
    <w:rsid w:val="00BF2B22"/>
    <w:rsid w:val="00BF38A1"/>
    <w:rsid w:val="00BF51FA"/>
    <w:rsid w:val="00BF5D42"/>
    <w:rsid w:val="00BF5F70"/>
    <w:rsid w:val="00BF7255"/>
    <w:rsid w:val="00BF72B9"/>
    <w:rsid w:val="00BF7626"/>
    <w:rsid w:val="00C00187"/>
    <w:rsid w:val="00C0042C"/>
    <w:rsid w:val="00C00654"/>
    <w:rsid w:val="00C006D2"/>
    <w:rsid w:val="00C0224C"/>
    <w:rsid w:val="00C022EA"/>
    <w:rsid w:val="00C03456"/>
    <w:rsid w:val="00C03806"/>
    <w:rsid w:val="00C04803"/>
    <w:rsid w:val="00C049C1"/>
    <w:rsid w:val="00C04E96"/>
    <w:rsid w:val="00C0517A"/>
    <w:rsid w:val="00C066AD"/>
    <w:rsid w:val="00C10B38"/>
    <w:rsid w:val="00C11231"/>
    <w:rsid w:val="00C11320"/>
    <w:rsid w:val="00C1260D"/>
    <w:rsid w:val="00C12A5E"/>
    <w:rsid w:val="00C12B90"/>
    <w:rsid w:val="00C130F1"/>
    <w:rsid w:val="00C132DE"/>
    <w:rsid w:val="00C144CD"/>
    <w:rsid w:val="00C1530C"/>
    <w:rsid w:val="00C15AEA"/>
    <w:rsid w:val="00C15BDE"/>
    <w:rsid w:val="00C169AB"/>
    <w:rsid w:val="00C1753F"/>
    <w:rsid w:val="00C17757"/>
    <w:rsid w:val="00C17FBB"/>
    <w:rsid w:val="00C20286"/>
    <w:rsid w:val="00C202DC"/>
    <w:rsid w:val="00C2118B"/>
    <w:rsid w:val="00C214DF"/>
    <w:rsid w:val="00C22288"/>
    <w:rsid w:val="00C224A7"/>
    <w:rsid w:val="00C2254C"/>
    <w:rsid w:val="00C22576"/>
    <w:rsid w:val="00C2299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93E"/>
    <w:rsid w:val="00C47EB8"/>
    <w:rsid w:val="00C5036F"/>
    <w:rsid w:val="00C50599"/>
    <w:rsid w:val="00C50607"/>
    <w:rsid w:val="00C50DD8"/>
    <w:rsid w:val="00C50EA3"/>
    <w:rsid w:val="00C510F4"/>
    <w:rsid w:val="00C521CD"/>
    <w:rsid w:val="00C52D05"/>
    <w:rsid w:val="00C53671"/>
    <w:rsid w:val="00C54150"/>
    <w:rsid w:val="00C5509E"/>
    <w:rsid w:val="00C550FE"/>
    <w:rsid w:val="00C5673F"/>
    <w:rsid w:val="00C56F17"/>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F3D"/>
    <w:rsid w:val="00C65C03"/>
    <w:rsid w:val="00C65D12"/>
    <w:rsid w:val="00C66835"/>
    <w:rsid w:val="00C67AD8"/>
    <w:rsid w:val="00C67C01"/>
    <w:rsid w:val="00C67ED5"/>
    <w:rsid w:val="00C7013D"/>
    <w:rsid w:val="00C70C1E"/>
    <w:rsid w:val="00C71021"/>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0D02"/>
    <w:rsid w:val="00CB1734"/>
    <w:rsid w:val="00CB2021"/>
    <w:rsid w:val="00CB20BD"/>
    <w:rsid w:val="00CB21F7"/>
    <w:rsid w:val="00CB21FF"/>
    <w:rsid w:val="00CB22EC"/>
    <w:rsid w:val="00CB26B3"/>
    <w:rsid w:val="00CB28E8"/>
    <w:rsid w:val="00CB2CD5"/>
    <w:rsid w:val="00CB3876"/>
    <w:rsid w:val="00CB3EB3"/>
    <w:rsid w:val="00CB4332"/>
    <w:rsid w:val="00CB5236"/>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C1D"/>
    <w:rsid w:val="00CD6E2F"/>
    <w:rsid w:val="00CD74E0"/>
    <w:rsid w:val="00CD74E9"/>
    <w:rsid w:val="00CD780F"/>
    <w:rsid w:val="00CD7A82"/>
    <w:rsid w:val="00CE0E47"/>
    <w:rsid w:val="00CE118B"/>
    <w:rsid w:val="00CE1364"/>
    <w:rsid w:val="00CE1782"/>
    <w:rsid w:val="00CE2BDF"/>
    <w:rsid w:val="00CE3102"/>
    <w:rsid w:val="00CE39F5"/>
    <w:rsid w:val="00CE49C1"/>
    <w:rsid w:val="00CE4F0D"/>
    <w:rsid w:val="00CE5F08"/>
    <w:rsid w:val="00CE616C"/>
    <w:rsid w:val="00CE673F"/>
    <w:rsid w:val="00CE7754"/>
    <w:rsid w:val="00CE7CAA"/>
    <w:rsid w:val="00CE7F3B"/>
    <w:rsid w:val="00CE7FC7"/>
    <w:rsid w:val="00CF012D"/>
    <w:rsid w:val="00CF0E58"/>
    <w:rsid w:val="00CF16C8"/>
    <w:rsid w:val="00CF172A"/>
    <w:rsid w:val="00CF286C"/>
    <w:rsid w:val="00CF2DD4"/>
    <w:rsid w:val="00CF2E0C"/>
    <w:rsid w:val="00CF3A0E"/>
    <w:rsid w:val="00CF3CFB"/>
    <w:rsid w:val="00CF4B9C"/>
    <w:rsid w:val="00CF5531"/>
    <w:rsid w:val="00CF5DBB"/>
    <w:rsid w:val="00CF72C6"/>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7C"/>
    <w:rsid w:val="00D107F3"/>
    <w:rsid w:val="00D11787"/>
    <w:rsid w:val="00D11B70"/>
    <w:rsid w:val="00D11E0F"/>
    <w:rsid w:val="00D1302D"/>
    <w:rsid w:val="00D144A5"/>
    <w:rsid w:val="00D14A58"/>
    <w:rsid w:val="00D14DCE"/>
    <w:rsid w:val="00D1535B"/>
    <w:rsid w:val="00D1629B"/>
    <w:rsid w:val="00D1692A"/>
    <w:rsid w:val="00D17D87"/>
    <w:rsid w:val="00D20565"/>
    <w:rsid w:val="00D21310"/>
    <w:rsid w:val="00D218C3"/>
    <w:rsid w:val="00D21EE0"/>
    <w:rsid w:val="00D235C3"/>
    <w:rsid w:val="00D24AA1"/>
    <w:rsid w:val="00D2511E"/>
    <w:rsid w:val="00D26866"/>
    <w:rsid w:val="00D26BD5"/>
    <w:rsid w:val="00D26E7B"/>
    <w:rsid w:val="00D27C5D"/>
    <w:rsid w:val="00D303BF"/>
    <w:rsid w:val="00D30E10"/>
    <w:rsid w:val="00D3130C"/>
    <w:rsid w:val="00D31D9B"/>
    <w:rsid w:val="00D329FB"/>
    <w:rsid w:val="00D32C79"/>
    <w:rsid w:val="00D32F8E"/>
    <w:rsid w:val="00D33360"/>
    <w:rsid w:val="00D35148"/>
    <w:rsid w:val="00D359F9"/>
    <w:rsid w:val="00D35CFF"/>
    <w:rsid w:val="00D36D61"/>
    <w:rsid w:val="00D37B67"/>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03C"/>
    <w:rsid w:val="00D716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798"/>
    <w:rsid w:val="00DB0F51"/>
    <w:rsid w:val="00DB14E0"/>
    <w:rsid w:val="00DB3C41"/>
    <w:rsid w:val="00DB3D8F"/>
    <w:rsid w:val="00DB3EA7"/>
    <w:rsid w:val="00DB407D"/>
    <w:rsid w:val="00DB489C"/>
    <w:rsid w:val="00DB57E4"/>
    <w:rsid w:val="00DB73BA"/>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7A9"/>
    <w:rsid w:val="00DD0CE2"/>
    <w:rsid w:val="00DD158C"/>
    <w:rsid w:val="00DD1905"/>
    <w:rsid w:val="00DD1A27"/>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32B1"/>
    <w:rsid w:val="00E23440"/>
    <w:rsid w:val="00E24379"/>
    <w:rsid w:val="00E245A4"/>
    <w:rsid w:val="00E2493F"/>
    <w:rsid w:val="00E25A23"/>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658E"/>
    <w:rsid w:val="00E36EA2"/>
    <w:rsid w:val="00E371B6"/>
    <w:rsid w:val="00E40AB1"/>
    <w:rsid w:val="00E41B58"/>
    <w:rsid w:val="00E41CD7"/>
    <w:rsid w:val="00E420AA"/>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D25"/>
    <w:rsid w:val="00E60A29"/>
    <w:rsid w:val="00E60AD6"/>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C00"/>
    <w:rsid w:val="00E82F0B"/>
    <w:rsid w:val="00E83AE4"/>
    <w:rsid w:val="00E84D92"/>
    <w:rsid w:val="00E84F6A"/>
    <w:rsid w:val="00E85216"/>
    <w:rsid w:val="00E85E0A"/>
    <w:rsid w:val="00E86E31"/>
    <w:rsid w:val="00E870DF"/>
    <w:rsid w:val="00E87476"/>
    <w:rsid w:val="00E9057A"/>
    <w:rsid w:val="00E910A5"/>
    <w:rsid w:val="00E9196E"/>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EF2"/>
    <w:rsid w:val="00EE6FE8"/>
    <w:rsid w:val="00EE74ED"/>
    <w:rsid w:val="00EE791F"/>
    <w:rsid w:val="00EE7A68"/>
    <w:rsid w:val="00EF0695"/>
    <w:rsid w:val="00EF072F"/>
    <w:rsid w:val="00EF1909"/>
    <w:rsid w:val="00EF1B91"/>
    <w:rsid w:val="00EF26EB"/>
    <w:rsid w:val="00EF2863"/>
    <w:rsid w:val="00EF2AD9"/>
    <w:rsid w:val="00EF3524"/>
    <w:rsid w:val="00EF490C"/>
    <w:rsid w:val="00EF5C91"/>
    <w:rsid w:val="00F00D99"/>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49F"/>
    <w:rsid w:val="00F2075A"/>
    <w:rsid w:val="00F20A50"/>
    <w:rsid w:val="00F21BC2"/>
    <w:rsid w:val="00F225C0"/>
    <w:rsid w:val="00F238B5"/>
    <w:rsid w:val="00F23D92"/>
    <w:rsid w:val="00F23E49"/>
    <w:rsid w:val="00F24626"/>
    <w:rsid w:val="00F24CBB"/>
    <w:rsid w:val="00F25794"/>
    <w:rsid w:val="00F257FB"/>
    <w:rsid w:val="00F2626F"/>
    <w:rsid w:val="00F26DB2"/>
    <w:rsid w:val="00F30893"/>
    <w:rsid w:val="00F30900"/>
    <w:rsid w:val="00F31352"/>
    <w:rsid w:val="00F32BAA"/>
    <w:rsid w:val="00F32E96"/>
    <w:rsid w:val="00F33770"/>
    <w:rsid w:val="00F344A1"/>
    <w:rsid w:val="00F348F7"/>
    <w:rsid w:val="00F34F5D"/>
    <w:rsid w:val="00F35972"/>
    <w:rsid w:val="00F35DE5"/>
    <w:rsid w:val="00F36348"/>
    <w:rsid w:val="00F3648B"/>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DE4"/>
    <w:rsid w:val="00F61FFC"/>
    <w:rsid w:val="00F62043"/>
    <w:rsid w:val="00F63129"/>
    <w:rsid w:val="00F63FD6"/>
    <w:rsid w:val="00F64189"/>
    <w:rsid w:val="00F645D9"/>
    <w:rsid w:val="00F6553D"/>
    <w:rsid w:val="00F65722"/>
    <w:rsid w:val="00F65A51"/>
    <w:rsid w:val="00F65D4E"/>
    <w:rsid w:val="00F66611"/>
    <w:rsid w:val="00F66CA5"/>
    <w:rsid w:val="00F66DA7"/>
    <w:rsid w:val="00F67AAD"/>
    <w:rsid w:val="00F67F90"/>
    <w:rsid w:val="00F712AE"/>
    <w:rsid w:val="00F712C1"/>
    <w:rsid w:val="00F71B00"/>
    <w:rsid w:val="00F71E12"/>
    <w:rsid w:val="00F71E3A"/>
    <w:rsid w:val="00F720F6"/>
    <w:rsid w:val="00F721EA"/>
    <w:rsid w:val="00F7314C"/>
    <w:rsid w:val="00F73420"/>
    <w:rsid w:val="00F738E1"/>
    <w:rsid w:val="00F74001"/>
    <w:rsid w:val="00F74743"/>
    <w:rsid w:val="00F750A0"/>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B0F"/>
    <w:rsid w:val="00F92E84"/>
    <w:rsid w:val="00F92FAB"/>
    <w:rsid w:val="00F93831"/>
    <w:rsid w:val="00F94519"/>
    <w:rsid w:val="00F9460F"/>
    <w:rsid w:val="00F94E96"/>
    <w:rsid w:val="00F95728"/>
    <w:rsid w:val="00F95C24"/>
    <w:rsid w:val="00F9623F"/>
    <w:rsid w:val="00F967DB"/>
    <w:rsid w:val="00F97B01"/>
    <w:rsid w:val="00FA0433"/>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D46"/>
    <w:rsid w:val="00FE73BE"/>
    <w:rsid w:val="00FF023B"/>
    <w:rsid w:val="00FF0AB1"/>
    <w:rsid w:val="00FF0C2C"/>
    <w:rsid w:val="00FF1357"/>
    <w:rsid w:val="00FF2556"/>
    <w:rsid w:val="00FF2DDB"/>
    <w:rsid w:val="00FF3237"/>
    <w:rsid w:val="00FF38CB"/>
    <w:rsid w:val="00FF39A4"/>
    <w:rsid w:val="00FF4E2C"/>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953B5-8022-41F4-830B-02DF69AB0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8</TotalTime>
  <Pages>17</Pages>
  <Words>43544</Words>
  <Characters>248206</Characters>
  <Application>Microsoft Office Word</Application>
  <DocSecurity>0</DocSecurity>
  <Lines>2068</Lines>
  <Paragraphs>58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91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210</cp:revision>
  <dcterms:created xsi:type="dcterms:W3CDTF">2017-11-24T08:18:00Z</dcterms:created>
  <dcterms:modified xsi:type="dcterms:W3CDTF">2017-12-3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